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B663C5">
        <w:rPr>
          <w:rStyle w:val="afc"/>
        </w:rPr>
        <w:commentReference w:id="0"/>
      </w:r>
    </w:p>
    <w:p w14:paraId="463ABA15" w14:textId="35BB05A6"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Pr="00702429">
        <w:t>bas</w:t>
      </w:r>
      <w:r w:rsidR="004642C4">
        <w:t>ing</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Pr="00702429">
        <w:t>)</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relief</w:t>
      </w:r>
      <w:r w:rsidR="00D42B15">
        <w:t>F</w:t>
      </w:r>
      <w:r w:rsidR="00CB111F">
        <w:t xml:space="preserve"> algorithm) </w:t>
      </w:r>
      <w:r w:rsidRPr="002E42D4">
        <w:t xml:space="preserve">were </w:t>
      </w:r>
      <w:r w:rsidR="0073727A" w:rsidRPr="002E42D4">
        <w:t xml:space="preserve">implemented to </w:t>
      </w:r>
      <w:r w:rsidR="00CB111F">
        <w:t>build classificaition models</w:t>
      </w:r>
      <w:r w:rsidRPr="002E42D4">
        <w:t>.</w:t>
      </w:r>
      <w:r w:rsidRPr="002F5305">
        <w:t xml:space="preserve"> </w:t>
      </w:r>
      <w:r w:rsidR="008C5994">
        <w:t xml:space="preserve">Independet validation by testing set showed </w:t>
      </w:r>
      <w:r w:rsidR="00B621AA">
        <w:t>that</w:t>
      </w:r>
      <w:r w:rsidR="00B621AA">
        <w:t xml:space="preserve"> </w:t>
      </w:r>
      <w:r w:rsidR="00F05508">
        <w:t xml:space="preserve">with the information from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B</w:t>
      </w:r>
      <w:r w:rsidR="00B53270">
        <w:t xml:space="preserve"> and </w:t>
      </w:r>
      <w:r w:rsidR="00B53270" w:rsidRPr="00E82E0D">
        <w:rPr>
          <w:vertAlign w:val="superscript"/>
        </w:rPr>
        <w:t>23</w:t>
      </w:r>
      <w:r w:rsidR="00B53270">
        <w:t>Na</w:t>
      </w:r>
      <w:r w:rsidR="00B53270">
        <w:t xml:space="preserve">), </w:t>
      </w:r>
      <w:r w:rsidR="008C5994">
        <w:t xml:space="preserve"> </w:t>
      </w:r>
      <w:r w:rsidRPr="002F5305">
        <w:t>both SVM and RF</w:t>
      </w:r>
      <w:r w:rsidR="002E7A33">
        <w:t xml:space="preserve"> </w:t>
      </w:r>
      <w:r w:rsidR="00560B43">
        <w:t xml:space="preserve">led to </w:t>
      </w:r>
      <w:r w:rsidR="00D1692C">
        <w:t xml:space="preserve"> 100% of </w:t>
      </w:r>
      <w:r w:rsidRPr="00702429">
        <w:t>prediction</w:t>
      </w:r>
      <w:r w:rsidR="00D1692C">
        <w:t xml:space="preserve"> accuracy.</w:t>
      </w:r>
      <w:r w:rsidR="00A239D8">
        <w:t xml:space="preserve"> </w:t>
      </w:r>
      <w:r w:rsidR="00A239D8">
        <w:t>In summar</w:t>
      </w:r>
      <w:r w:rsidR="00D72999">
        <w:t>y</w:t>
      </w:r>
      <w:r w:rsidR="00A239D8">
        <w:t xml:space="preserve">, </w:t>
      </w:r>
      <w:r w:rsidR="00DD23EB">
        <w:t xml:space="preserve">this study shows the </w:t>
      </w:r>
      <w:r w:rsidR="00776D92">
        <w:t xml:space="preserve"> </w:t>
      </w:r>
      <w:r w:rsidR="00AF434F">
        <w:t xml:space="preserve">potential of </w:t>
      </w:r>
      <w:r w:rsidR="00DF1D92">
        <w:t xml:space="preserve">using </w:t>
      </w:r>
      <w:r w:rsidR="00EF4DBE">
        <w:t xml:space="preserve">multi-element profiling combined with </w:t>
      </w:r>
      <w:r w:rsidR="005F4762">
        <w:t xml:space="preserve">machine learning techniques </w:t>
      </w:r>
      <w:r w:rsidR="00597B55">
        <w:t xml:space="preserve">as a </w:t>
      </w:r>
      <w:r w:rsidR="004B698A">
        <w:t xml:space="preserve">robust </w:t>
      </w:r>
      <w:r w:rsidR="00B1371B">
        <w:t xml:space="preserve">tool to determine the geological origins for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62FB0D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274E62">
        <w:t>’</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139668DC"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volunerable to </w:t>
      </w:r>
      <w:commentRangeStart w:id="1"/>
      <w:r w:rsidR="00B805B2">
        <w:t xml:space="preserve">adulteration </w:t>
      </w:r>
      <w:commentRangeEnd w:id="1"/>
      <w:r w:rsidR="00B805B2">
        <w:rPr>
          <w:rStyle w:val="afc"/>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604F19E0"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relatevi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volumn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Yet b</w:t>
      </w:r>
      <w:r w:rsidR="004B4BFE">
        <w:t>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4819FD">
        <w:t xml:space="preserve"> </w:t>
      </w:r>
    </w:p>
    <w:p w14:paraId="71574BB1" w14:textId="2269534A"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construct </w:t>
      </w:r>
      <w:r w:rsidR="00D526BD">
        <w:t xml:space="preserve">reliable </w:t>
      </w:r>
      <w:r w:rsidR="006B49A4">
        <w:t>predi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 xml:space="preserve">the </w:t>
      </w:r>
      <w:r w:rsidR="00D36E86">
        <w:t xml:space="preserve"> </w:t>
      </w:r>
      <w:r w:rsidR="009D4B6C">
        <w:t xml:space="preserve">differentiation </w:t>
      </w:r>
      <w:r w:rsidR="00D36E86">
        <w:t xml:space="preserve">between GI rices.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2" w:name="_Hlk33081678"/>
      <w:r w:rsidR="004F53B7">
        <w:t>China</w:t>
      </w:r>
      <w:bookmarkEnd w:id="2"/>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8F0C333" w:rsidR="00442F43" w:rsidRPr="00B82F68" w:rsidRDefault="00233C4C" w:rsidP="00233C4C">
      <w:pPr>
        <w:ind w:rightChars="100" w:right="220"/>
        <w:jc w:val="both"/>
      </w:pPr>
      <w:r>
        <w:lastRenderedPageBreak/>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Paar,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dionized water</w:t>
      </w:r>
      <w:r w:rsidR="004D470A">
        <w:t xml:space="preserve">. </w:t>
      </w:r>
      <w:r w:rsidR="001F52DD">
        <w:rPr>
          <w:rStyle w:val="afc"/>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72BC8C" w:rsidR="003D2DFE" w:rsidRPr="003D2DFE" w:rsidRDefault="00303BEA" w:rsidP="00F90E2A">
      <w:pPr>
        <w:jc w:val="both"/>
      </w:pPr>
      <w:commentRangeStart w:id="3"/>
      <w:r>
        <w:t>T</w:t>
      </w:r>
      <w:r w:rsidRPr="004B5336">
        <w:t>he</w:t>
      </w:r>
      <w:commentRangeEnd w:id="3"/>
      <w:r w:rsidR="006E66FC">
        <w:rPr>
          <w:rStyle w:val="afc"/>
        </w:rPr>
        <w:commentReference w:id="3"/>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analyzed following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69ED8739"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FB5602">
        <w:rPr>
          <w:rStyle w:val="afc"/>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af9"/>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ted</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144DFCA8" w:rsidR="00255BD0" w:rsidRDefault="003F0340" w:rsidP="007825AF">
      <w:pPr>
        <w:pStyle w:val="af9"/>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FF46D6">
        <w:t xml:space="preserve">so that </w:t>
      </w:r>
      <w:r w:rsidR="004F6B76">
        <w:t xml:space="preserve">all 30 features were ranked based on their differentiating power. </w:t>
      </w:r>
      <w:r w:rsidR="00154A7E">
        <w:t xml:space="preserve">Following this,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r w:rsidR="000A5F5A">
        <w:t>w</w:t>
      </w:r>
      <w:r w:rsidR="00C95FB8">
        <w:t>ere</w:t>
      </w:r>
      <w:r w:rsidR="00AB761A">
        <w:t xml:space="preserve"> conducted</w:t>
      </w:r>
      <w:r w:rsidR="0047294F">
        <w:t xml:space="preserve"> </w:t>
      </w:r>
      <w:r w:rsidR="00EF3A20">
        <w:t xml:space="preserve">with a </w:t>
      </w:r>
      <w:r w:rsidR="000C7C88">
        <w:t>10-fold grid search cross validation</w:t>
      </w:r>
      <w:r w:rsidR="00EF3A20">
        <w:t>. T</w:t>
      </w:r>
      <w:r w:rsidR="00C95FB8">
        <w:t xml:space="preserve">he best </w:t>
      </w:r>
      <w:r w:rsidR="00684B99">
        <w:t>combination</w:t>
      </w:r>
      <w:r w:rsidR="00950177">
        <w:t>s</w:t>
      </w:r>
      <w:r w:rsidR="00684B99">
        <w:t xml:space="preserve"> of </w:t>
      </w:r>
      <w:r w:rsidR="00C95FB8">
        <w:t xml:space="preserve">feature subsets </w:t>
      </w:r>
      <w:r w:rsidR="000302C9">
        <w:t xml:space="preserve">and </w:t>
      </w:r>
      <w:r w:rsidR="00C95FB8">
        <w:t>hyperpara</w:t>
      </w:r>
      <w:r w:rsidR="009D271D">
        <w:t xml:space="preserve">meters for </w:t>
      </w:r>
      <w:r w:rsidR="000B2AFD">
        <w:t>both SVM and RF</w:t>
      </w:r>
      <w:r w:rsidR="00950177">
        <w:t xml:space="preserve">, </w:t>
      </w:r>
      <w:r w:rsidR="00A14F9C">
        <w:t>were used to</w:t>
      </w:r>
      <w:r w:rsidR="00545CC4">
        <w:t xml:space="preserve"> construct optimal </w:t>
      </w:r>
      <w:r w:rsidR="00442F9D">
        <w:t>classifiers</w:t>
      </w:r>
      <w:r w:rsidR="00545CC4">
        <w:t>.</w:t>
      </w:r>
      <w:r w:rsidR="00315719">
        <w:t xml:space="preserve"> </w:t>
      </w:r>
      <w:r w:rsidR="00442F9D">
        <w:t>H</w:t>
      </w:r>
      <w:r w:rsidR="00315719">
        <w:t>y</w:t>
      </w:r>
      <w:r w:rsidR="00683A38">
        <w:t>perparameters</w:t>
      </w:r>
      <w:r w:rsidR="00442F9D">
        <w:t xml:space="preserve"> been tested</w:t>
      </w:r>
      <w:r w:rsidR="00683A38">
        <w:t xml:space="preserve"> were shown in</w:t>
      </w:r>
      <w:r w:rsidR="00545CC4">
        <w:t xml:space="preserve"> </w:t>
      </w:r>
      <w:r w:rsidR="0047294F">
        <w:t>Table S1</w:t>
      </w:r>
      <w:r w:rsidR="00683A38">
        <w:t>.</w:t>
      </w:r>
    </w:p>
    <w:p w14:paraId="622F9B07" w14:textId="65B652C0"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D05BCE">
        <w:t>reported</w:t>
      </w:r>
      <w:r w:rsidR="00B54C74">
        <w:t>.</w:t>
      </w:r>
    </w:p>
    <w:p w14:paraId="1330DCCC" w14:textId="481E5393" w:rsidR="009F3DC7" w:rsidRDefault="008548A7" w:rsidP="00BD2411">
      <w:pPr>
        <w:jc w:val="both"/>
      </w:pPr>
      <w:r>
        <w:lastRenderedPageBreak/>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factoextra</w:t>
      </w:r>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FSelector</w:t>
      </w:r>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sklearn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skrebat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numpy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70BA8FC1" w:rsidR="00A43142" w:rsidRPr="00ED28E8" w:rsidRDefault="009A0A08" w:rsidP="00B2354C">
      <w:pPr>
        <w:jc w:val="both"/>
        <w:rPr>
          <w:strike/>
        </w:rPr>
      </w:pPr>
      <w:r>
        <w:t>As shown in Table S</w:t>
      </w:r>
      <w:r w:rsidR="00BD3BF0">
        <w:t>2</w:t>
      </w:r>
      <w:r>
        <w:t>,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r w:rsidR="00433C54">
        <w:t xml:space="preserve">typies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explai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7777777" w:rsidR="0071538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r w:rsidR="00CF7035" w:rsidRPr="00E70EF3">
        <w:t xml:space="preserve">sample scaricity along with </w:t>
      </w:r>
      <w:r w:rsidR="00540B1C">
        <w:t>unrepresentative sampling</w:t>
      </w:r>
      <w:r w:rsidR="00A66631">
        <w:t xml:space="preserve">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authencitity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p>
    <w:p w14:paraId="54C9D6B2" w14:textId="671352F3" w:rsidR="002E62F6" w:rsidRPr="0019172A" w:rsidRDefault="00054217" w:rsidP="002E62F6">
      <w:pPr>
        <w:rPr>
          <w:rFonts w:ascii="Calibri" w:eastAsia="宋体" w:hAnsi="Calibri" w:cs="Calibri"/>
        </w:rPr>
      </w:pPr>
      <w:r>
        <w:t xml:space="preserve">To date, </w:t>
      </w:r>
      <w:r w:rsidR="008A39BF">
        <w:t>ML algorithms such as s</w:t>
      </w:r>
      <w:r w:rsidR="008A39BF" w:rsidRPr="00047224">
        <w:t>upport vector m</w:t>
      </w:r>
      <w:r w:rsidR="008A39BF" w:rsidRPr="00A531B1">
        <w:t>achines (SVM)</w:t>
      </w:r>
      <w:r w:rsidR="008A39BF" w:rsidRPr="00562E7E">
        <w:t xml:space="preserve"> </w:t>
      </w:r>
      <w:r w:rsidR="008A39BF">
        <w:t xml:space="preserve">and </w:t>
      </w:r>
      <w:r w:rsidR="008A39BF" w:rsidRPr="00562E7E">
        <w:t>random forest (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and lead to predition models with increased 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r w:rsidR="008C3D18">
        <w:t>dimention reduction</w:t>
      </w:r>
      <w:r w:rsidR="00330E25">
        <w:t xml:space="preserve"> </w:t>
      </w:r>
      <w:r w:rsidR="00C9398F">
        <w:t xml:space="preserve">before performing </w:t>
      </w:r>
      <w:r w:rsidR="000E6191">
        <w:t xml:space="preserve">machine </w:t>
      </w:r>
      <w:r w:rsidR="00C9398F">
        <w:t>learning</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r w:rsidR="00FD5426">
        <w:t xml:space="preserve">with high </w:t>
      </w:r>
      <w:r w:rsidR="008C7690">
        <w:t>predictability, namely 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4"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4"/>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A703A0">
        <w:t>Notably</w:t>
      </w:r>
      <w:r w:rsidR="002E62F6">
        <w:t xml:space="preserve">, </w:t>
      </w:r>
      <w:r w:rsidR="002E62F6">
        <w:t xml:space="preserve">by </w:t>
      </w:r>
      <w:r w:rsidR="002E62F6">
        <w:rPr>
          <w:rFonts w:ascii="Calibri" w:eastAsia="宋体" w:hAnsi="Calibri" w:cs="Calibri"/>
        </w:rPr>
        <w:t>a</w:t>
      </w:r>
      <w:r w:rsidR="002E62F6" w:rsidRPr="0019172A">
        <w:rPr>
          <w:rFonts w:ascii="Calibri" w:eastAsia="宋体" w:hAnsi="Calibri" w:cs="Calibri"/>
        </w:rPr>
        <w:t xml:space="preserve">pplying feature selection 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2E62F6">
        <w:rPr>
          <w:rFonts w:ascii="Calibri" w:eastAsia="宋体" w:hAnsi="Calibri" w:cs="Calibri"/>
        </w:rPr>
        <w:t>instead of the entire dat</w:t>
      </w:r>
      <w:r w:rsidR="002E62F6">
        <w:rPr>
          <w:rFonts w:ascii="Calibri" w:eastAsia="宋体" w:hAnsi="Calibri" w:cs="Calibri" w:hint="eastAsia"/>
        </w:rPr>
        <w:t>aset</w:t>
      </w:r>
      <w:r w:rsidR="002E62F6">
        <w:rPr>
          <w:rFonts w:ascii="Calibri" w:eastAsia="宋体" w:hAnsi="Calibri" w:cs="Calibri"/>
        </w:rPr>
        <w:t xml:space="preserve">, </w:t>
      </w:r>
      <w:r w:rsidR="00A703A0">
        <w:rPr>
          <w:rFonts w:ascii="Calibri" w:eastAsia="宋体" w:hAnsi="Calibri" w:cs="Calibri"/>
        </w:rPr>
        <w:t xml:space="preserve">we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A3352C">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B012D0" w:rsidRPr="00B012D0">
        <w:rPr>
          <w:rFonts w:ascii="Calibri" w:eastAsia="宋体" w:hAnsi="Calibri" w:cs="Calibri"/>
          <w:noProof/>
          <w:vertAlign w:val="superscript"/>
        </w:rPr>
        <w:t>42</w:t>
      </w:r>
      <w:r w:rsidR="002E62F6">
        <w:rPr>
          <w:rFonts w:ascii="Calibri" w:eastAsia="宋体" w:hAnsi="Calibri" w:cs="Calibri"/>
        </w:rPr>
        <w:fldChar w:fldCharType="end"/>
      </w:r>
      <w:r w:rsidR="004A039C">
        <w:rPr>
          <w:rFonts w:ascii="Calibri" w:eastAsia="宋体" w:hAnsi="Calibri" w:cs="Calibri"/>
        </w:rPr>
        <w:t>.</w:t>
      </w:r>
    </w:p>
    <w:p w14:paraId="6B587961" w14:textId="1FEFF2A7" w:rsidR="00831499" w:rsidRDefault="00831499">
      <w:pPr>
        <w:jc w:val="both"/>
        <w:rPr>
          <w:rFonts w:hint="eastAsia"/>
        </w:rPr>
      </w:pPr>
    </w:p>
    <w:p w14:paraId="39F5094F" w14:textId="2516D83E" w:rsidR="00D272E6" w:rsidRPr="00AE1ADC" w:rsidRDefault="00E84870" w:rsidP="004A039C">
      <w:pPr>
        <w:rPr>
          <w:rFonts w:ascii="Calibri" w:eastAsia="宋体" w:hAnsi="Calibri" w:cs="Calibri"/>
        </w:rPr>
      </w:pPr>
      <w:r>
        <w:lastRenderedPageBreak/>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prediction 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 xml:space="preserve">separate dataset </w:t>
      </w:r>
      <w:r w:rsidR="00CA2BA4">
        <w:t xml:space="preserve"> </w:t>
      </w:r>
      <w:r w:rsidR="001239DA">
        <w:rPr>
          <w:rFonts w:hint="eastAsia"/>
        </w:rPr>
        <w:t>(</w:t>
      </w:r>
      <w:r w:rsidR="0034007A">
        <w:t>test</w:t>
      </w:r>
      <w:r w:rsidR="009A3201">
        <w:t>ing set</w:t>
      </w:r>
      <w:r w:rsidR="001239DA">
        <w: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assessment</w:t>
      </w:r>
      <w:r w:rsidR="00B23251">
        <w:t>.</w:t>
      </w:r>
      <w:r w:rsidR="004A039C">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1831A1">
        <w:t>.</w:t>
      </w:r>
      <w:r w:rsidR="001C5F13">
        <w:t xml:space="preserve"> </w:t>
      </w:r>
      <w:r w:rsidR="00155FCE">
        <w:t xml:space="preserve">According </w:t>
      </w:r>
      <w:r w:rsidR="00A25942">
        <w:t xml:space="preserve">to the result, </w:t>
      </w:r>
      <w:r w:rsidR="00227034">
        <w:t>with the information from only 4 selected elements</w:t>
      </w:r>
      <w:r w:rsidR="00963785">
        <w:t xml:space="preserve"> (out of 30 elements been tested)</w:t>
      </w:r>
      <w:r w:rsidR="00227034">
        <w:t xml:space="preserve">, </w:t>
      </w:r>
      <w:r w:rsidR="00A25942">
        <w:t>b</w:t>
      </w:r>
      <w:r w:rsidR="0057658A">
        <w:t xml:space="preserve">oth classifiers </w:t>
      </w:r>
      <w:r w:rsidR="00227034">
        <w:t xml:space="preserve">(SVM and RF) </w:t>
      </w:r>
      <w:r w:rsidR="00933535">
        <w:t xml:space="preserve">could predicit the </w:t>
      </w:r>
      <w:r w:rsidR="00894A23">
        <w:t>geographical</w:t>
      </w:r>
      <w:r w:rsidR="00933535">
        <w:t xml:space="preserve"> originis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3C3F3A">
        <w:t>.</w:t>
      </w:r>
      <w:r w:rsidR="000067C6">
        <w:t xml:space="preserve"> </w:t>
      </w:r>
      <w:r w:rsidR="003C3F3A">
        <w:t>This indicated the success of</w:t>
      </w:r>
      <w:r w:rsidR="00C60E7E">
        <w:t xml:space="preserve"> the framework we have established, </w:t>
      </w:r>
      <w:r w:rsidR="001E3E5C">
        <w:t xml:space="preserve">especially in </w:t>
      </w:r>
      <w:r w:rsidR="0092311A">
        <w:t>constructing reliable prediction models while simultaneously iden</w:t>
      </w:r>
      <w:r w:rsidR="00F44C66">
        <w:t>tified potential biomarkers responsible</w:t>
      </w:r>
      <w:r w:rsidR="0086519F">
        <w:t xml:space="preserve"> for the differentiation.</w:t>
      </w:r>
      <w:r w:rsidR="00AD74A0">
        <w:t xml:space="preserve"> </w:t>
      </w:r>
      <w:r w:rsidR="00DC2FA7">
        <w:t>I</w:t>
      </w:r>
      <w:r w:rsidR="00506D0B">
        <w:t>n a similar study</w:t>
      </w:r>
      <w:r w:rsidR="00774315">
        <w:t xml:space="preserve"> where feature selection was </w:t>
      </w:r>
      <w:r w:rsidR="00327D4C">
        <w:t xml:space="preserve">also </w:t>
      </w:r>
      <w:r w:rsidR="00774315">
        <w:t>applied</w:t>
      </w:r>
      <w:r w:rsidR="00BA7DE1">
        <w:t xml:space="preserve">, </w:t>
      </w:r>
      <w:r w:rsidR="00774315">
        <w:t xml:space="preserve">it was </w:t>
      </w:r>
      <w:r w:rsidR="0086519F">
        <w:t xml:space="preserve">also </w:t>
      </w:r>
      <w:r w:rsidR="00C740AB">
        <w:t>found</w:t>
      </w:r>
      <w:r w:rsidR="00F07C85">
        <w:t xml:space="preserve"> that a </w:t>
      </w:r>
      <w:r w:rsidR="00C740AB">
        <w:t xml:space="preserve">small goup of elements </w:t>
      </w:r>
      <w:r w:rsidR="002E1C3D">
        <w:rPr>
          <w:rFonts w:hint="eastAsia"/>
        </w:rPr>
        <w:t>(</w:t>
      </w:r>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0B4448">
        <w:rPr>
          <w:vertAlign w:val="superscript"/>
        </w:rPr>
        <w:t>19</w:t>
      </w:r>
      <w:r w:rsidR="00DB4BC0">
        <w:t>K</w:t>
      </w:r>
      <w:r w:rsidR="002E1C3D">
        <w:t>)</w:t>
      </w:r>
      <w:r w:rsidR="00DB4BC0">
        <w:t xml:space="preserve"> </w:t>
      </w:r>
      <w:r w:rsidR="002E1C3D">
        <w:t xml:space="preserve">were </w:t>
      </w:r>
      <w:r w:rsidR="00A62895">
        <w:t xml:space="preserve">the </w:t>
      </w:r>
      <w:r w:rsidR="004B1229">
        <w:t>most relevant for the dif</w:t>
      </w:r>
      <w:r w:rsidR="009E371E">
        <w:t xml:space="preserve">ferientiation </w:t>
      </w:r>
      <w:r w:rsidR="00DF758B">
        <w:t>between rice samples obtained from two geological orgins in Brazil</w:t>
      </w:r>
      <w:r w:rsidR="002E1C3D">
        <w:fldChar w:fldCharType="begin" w:fldLock="1"/>
      </w:r>
      <w:r w:rsidR="002C0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E1C3D">
        <w:fldChar w:fldCharType="separate"/>
      </w:r>
      <w:r w:rsidR="002E1C3D" w:rsidRPr="002E1C3D">
        <w:rPr>
          <w:noProof/>
          <w:vertAlign w:val="superscript"/>
        </w:rPr>
        <w:t>12</w:t>
      </w:r>
      <w:r w:rsidR="002E1C3D">
        <w:fldChar w:fldCharType="end"/>
      </w:r>
      <w:r w:rsidR="009E371E">
        <w:t>.</w:t>
      </w:r>
      <w:r w:rsidR="0043047A">
        <w:t xml:space="preserve"> </w:t>
      </w:r>
      <w:r w:rsidR="00A6440E">
        <w:t xml:space="preserve">To further visualize the </w:t>
      </w:r>
      <w:r w:rsidR="00AB6FDC">
        <w:t xml:space="preserve">different </w:t>
      </w:r>
      <w:r w:rsidR="00044C0D">
        <w:t>element</w:t>
      </w:r>
      <w:r w:rsidR="00A6440E">
        <w:t xml:space="preserve"> pattern</w:t>
      </w:r>
      <w:r w:rsidR="00AB6FDC">
        <w:t>s</w:t>
      </w:r>
      <w:r w:rsidR="00A6440E">
        <w:t xml:space="preserve"> </w:t>
      </w:r>
      <w:r w:rsidR="00AB6FDC">
        <w:t xml:space="preserve">of  </w:t>
      </w:r>
      <w:r w:rsidR="00963785">
        <w:t xml:space="preserve">six </w:t>
      </w:r>
      <w:r w:rsidR="00A6440E">
        <w:t>type</w:t>
      </w:r>
      <w:r w:rsidR="00AB6FDC">
        <w:t>s</w:t>
      </w:r>
      <w:r w:rsidR="00A6440E">
        <w:t xml:space="preserve"> of GI rice</w:t>
      </w:r>
      <w:r w:rsidR="00424D91">
        <w:t>, we plot</w:t>
      </w:r>
      <w:r w:rsidR="00795322">
        <w:t>t</w:t>
      </w:r>
      <w:r w:rsidR="00424D91">
        <w:t xml:space="preserve">ed </w:t>
      </w:r>
      <w:r w:rsidR="00AB6FDC">
        <w:t xml:space="preserve">the  </w:t>
      </w:r>
      <w:r w:rsidR="00D6348A">
        <w:t>relative median concentration</w:t>
      </w:r>
      <w:r w:rsidR="00D97703">
        <w:t>s</w:t>
      </w:r>
      <w:r w:rsidR="00AB6FDC">
        <w:t xml:space="preserve"> of </w:t>
      </w:r>
      <w:r w:rsidR="002667C0">
        <w:t>four selected elements</w:t>
      </w:r>
      <w:r w:rsidR="00E474E7">
        <w:t xml:space="preserve"> in radar plots</w:t>
      </w:r>
      <w:r w:rsidR="00D6348A">
        <w:t xml:space="preserve">. As </w:t>
      </w:r>
      <w:r w:rsidR="00C3020B">
        <w:t>shown</w:t>
      </w:r>
      <w:r w:rsidR="003A2CF3">
        <w:t xml:space="preserve"> </w:t>
      </w:r>
      <w:r w:rsidR="00C3020B">
        <w:t>in Fig</w:t>
      </w:r>
      <w:r w:rsidR="004F1A7C">
        <w:t>.</w:t>
      </w:r>
      <w:r w:rsidR="00C3020B">
        <w:t xml:space="preserve"> 5</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F21AEA">
        <w:t>Interestingly</w:t>
      </w:r>
      <w:r w:rsidR="00195384">
        <w:t>,</w:t>
      </w:r>
      <w:r w:rsidR="00DC116D">
        <w:t xml:space="preserve"> </w:t>
      </w:r>
      <w:r w:rsidR="00A6440E">
        <w:t xml:space="preserve">the level of </w:t>
      </w:r>
      <w:r w:rsidR="00A6440E" w:rsidRPr="00500002">
        <w:rPr>
          <w:vertAlign w:val="superscript"/>
        </w:rPr>
        <w:t>27</w:t>
      </w:r>
      <w:r w:rsidR="00A6440E">
        <w:t>Al varied significantly between PJ-1 and PJ-2</w:t>
      </w:r>
      <w:r w:rsidR="00BE486F">
        <w:t xml:space="preserve">, which were sampled from the same geological </w:t>
      </w:r>
      <w:r w:rsidR="005701F6">
        <w:t>location</w:t>
      </w:r>
      <w:r w:rsidR="00BA7DE1">
        <w:t>:</w:t>
      </w:r>
      <w:r w:rsidR="003952A4">
        <w:t xml:space="preserve"> </w:t>
      </w:r>
      <w:r w:rsidR="00BE486F">
        <w:t xml:space="preserve">the </w:t>
      </w:r>
      <w:r w:rsidR="006A2668">
        <w:t xml:space="preserve">highest </w:t>
      </w:r>
      <w:r w:rsidR="00BE486F">
        <w:t xml:space="preserve">level of </w:t>
      </w:r>
      <w:r w:rsidR="006A2668" w:rsidRPr="00500002">
        <w:rPr>
          <w:vertAlign w:val="superscript"/>
        </w:rPr>
        <w:t>27</w:t>
      </w:r>
      <w:r w:rsidR="006A2668">
        <w:t xml:space="preserve">Al </w:t>
      </w:r>
      <w:r w:rsidR="00951A13">
        <w:t xml:space="preserve">was found in PJ-1, </w:t>
      </w:r>
      <w:r w:rsidR="00346FF6">
        <w:t xml:space="preserve"> </w:t>
      </w:r>
      <w:r w:rsidR="008E7891">
        <w:t xml:space="preserve">while </w:t>
      </w:r>
      <w:r w:rsidR="004E6636">
        <w:t xml:space="preserve">the least concentration </w:t>
      </w:r>
      <w:r w:rsidR="000D7CCE">
        <w:t xml:space="preserve">was found in </w:t>
      </w:r>
      <w:r w:rsidR="00091E85">
        <w:t>PJ-2</w:t>
      </w:r>
      <w:r w:rsidR="000D7CCE">
        <w:t xml:space="preserve">. </w:t>
      </w:r>
      <w:r w:rsidR="00B54AD4">
        <w:t xml:space="preserve">Besides, the elements of </w:t>
      </w:r>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all showed considerably different composition in PJ-1 </w:t>
      </w:r>
      <w:r w:rsidR="00A74092">
        <w:t xml:space="preserve">and </w:t>
      </w:r>
      <w:r w:rsidR="008E7891">
        <w:t>PJ-</w:t>
      </w:r>
      <w:r w:rsidR="00A6440E">
        <w:t>2</w:t>
      </w:r>
      <w:r w:rsidR="000D7CCE">
        <w:t xml:space="preserve">. </w:t>
      </w:r>
      <w:r w:rsidR="00377F90">
        <w:t xml:space="preserve">Such </w:t>
      </w:r>
      <w:r w:rsidR="00BF28D6">
        <w:t>observation agree</w:t>
      </w:r>
      <w:r w:rsidR="00377F90">
        <w:t>d</w:t>
      </w:r>
      <w:r w:rsidR="00BF28D6">
        <w:t xml:space="preserve"> 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044C0D">
        <w:t>element</w:t>
      </w:r>
      <w:r w:rsidR="00C92CE0">
        <w:t xml:space="preserve"> </w:t>
      </w:r>
      <w:r w:rsidR="007F714B">
        <w:t xml:space="preserve">composition </w:t>
      </w:r>
      <w:r w:rsidR="003D724D">
        <w:t>in 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112075">
        <w:t xml:space="preserve"> in our cas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I</w:t>
      </w:r>
      <w:r w:rsidR="00B71E6B">
        <w:t>n this study, we collected samples from all three dominate rice producing regions in China, including the northeast China plain (WC, PJ-1, and PJ-2), Yangtze River Basin (SY, JS), and southeast coastal region (GG). Such wide geological sampling scope, introduced multi</w:t>
      </w:r>
      <w:r w:rsidR="004A7DD8">
        <w:t>ple l</w:t>
      </w:r>
      <w:r w:rsidR="00B71E6B">
        <w:t xml:space="preserve">ayers of </w:t>
      </w:r>
      <w:r w:rsidR="004A7DD8">
        <w:t>variables</w:t>
      </w:r>
      <w:r w:rsidR="00B71E6B">
        <w:t xml:space="preserve"> (e.g. soil characteristics, agricultural practices, and genotype variation), which are all closely related to 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3F80585E" w14:textId="0DE5F495" w:rsidR="006E22F5" w:rsidRPr="0007471E" w:rsidRDefault="00D272E6" w:rsidP="00CB36B0">
      <w:pPr>
        <w:jc w:val="both"/>
      </w:pPr>
      <w:r>
        <w:t>Beyond</w:t>
      </w:r>
      <w:r w:rsidR="00C6131D">
        <w:t xml:space="preserve"> the four </w:t>
      </w:r>
      <w:r w:rsidR="002C0B5B">
        <w:t xml:space="preserve">selected elements </w:t>
      </w:r>
      <w:r>
        <w:t xml:space="preserve"> </w:t>
      </w:r>
      <w:r w:rsidR="002C0B5B">
        <w:t>(</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pr</w:t>
      </w:r>
      <w:r w:rsidR="007C4A7F">
        <w:t>ev</w:t>
      </w:r>
      <w:r w:rsidR="002C0B5B">
        <w:t>ioulsy</w:t>
      </w:r>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ation accuracy</w:t>
      </w:r>
      <w:r w:rsidR="00AC0D55">
        <w:rPr>
          <w:iCs/>
        </w:rPr>
        <w:t>.</w:t>
      </w:r>
      <w:r w:rsidR="00D6144C">
        <w:rPr>
          <w:iCs/>
        </w:rPr>
        <w:t xml:space="preserve">Fig.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r w:rsidR="00AE1ADC">
        <w:rPr>
          <w:iCs/>
        </w:rPr>
        <w:t>workflow</w:t>
      </w:r>
      <w:r w:rsidR="005F10FB">
        <w:rPr>
          <w:iCs/>
        </w:rPr>
        <w:t xml:space="preserve"> </w:t>
      </w:r>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Cd</w:t>
      </w:r>
      <w:ins w:id="5" w:author="Xu, Jason" w:date="2020-03-22T11:29:00Z">
        <w:r w:rsidR="00500CB1">
          <w:rPr>
            <w:iCs/>
          </w:rPr>
          <w:t xml:space="preserve"> </w:t>
        </w:r>
      </w:ins>
      <w:r w:rsidR="00500CB1">
        <w:rPr>
          <w:iCs/>
        </w:rPr>
        <w:lastRenderedPageBreak/>
        <w:t xml:space="preserve">alone. </w:t>
      </w:r>
      <w:commentRangeStart w:id="6"/>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6"/>
      <w:r w:rsidR="00386A5C">
        <w:rPr>
          <w:rStyle w:val="afc"/>
        </w:rPr>
        <w:commentReference w:id="6"/>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598B1E18" w:rsidR="00015CBB" w:rsidRPr="00FD2032" w:rsidRDefault="004930F8" w:rsidP="00663863">
      <w:pPr>
        <w:jc w:val="both"/>
        <w:rPr>
          <w:bCs/>
        </w:rPr>
      </w:pPr>
      <w:r w:rsidRPr="00FD2032">
        <w:rPr>
          <w:bCs/>
        </w:rPr>
        <w:t>ANOVA, one-way analysis of variance; AQSIQ, General Administration of Quality Supervision, Inspection and Quarantine; CRM, certified reference material; EU, European Union; GI, geographical indication; ICP-MS, inductively coupled plasma mass spectrometry; LDA, linear discriminate analysis; ML, machine learning; MoA,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p>
    <w:p w14:paraId="3A7E7DC5" w14:textId="1EB5FF65" w:rsidR="008641A0" w:rsidRDefault="008641A0" w:rsidP="008641A0">
      <w:pPr>
        <w:jc w:val="both"/>
        <w:rPr>
          <w:b/>
        </w:rPr>
      </w:pPr>
      <w:r>
        <w:rPr>
          <w:b/>
        </w:rPr>
        <w:t xml:space="preserve">ACKNOWLEDGMENT </w:t>
      </w:r>
    </w:p>
    <w:p w14:paraId="254E4086" w14:textId="1FD8629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 xml:space="preserve">work on </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7"/>
      <w:r w:rsidRPr="007C0490">
        <w:rPr>
          <w:rFonts w:hint="eastAsia"/>
          <w:b/>
          <w:bCs/>
        </w:rPr>
        <w:t>F</w:t>
      </w:r>
      <w:r w:rsidRPr="007C0490">
        <w:rPr>
          <w:b/>
          <w:bCs/>
        </w:rPr>
        <w:t xml:space="preserve">UNDING </w:t>
      </w:r>
      <w:r w:rsidR="00204AEF" w:rsidRPr="007C0490">
        <w:rPr>
          <w:b/>
          <w:bCs/>
        </w:rPr>
        <w:t xml:space="preserve">SOURCES </w:t>
      </w:r>
      <w:commentRangeEnd w:id="7"/>
      <w:r w:rsidR="00DF2003">
        <w:rPr>
          <w:rStyle w:val="afc"/>
        </w:rPr>
        <w:commentReference w:id="7"/>
      </w:r>
    </w:p>
    <w:p w14:paraId="796695E4" w14:textId="665BCEE5" w:rsidR="00173CD8" w:rsidRPr="007C0490" w:rsidRDefault="00173CD8" w:rsidP="003805CC">
      <w:pPr>
        <w:jc w:val="both"/>
        <w:rPr>
          <w:b/>
          <w:bCs/>
        </w:rPr>
      </w:pPr>
      <w:r w:rsidRPr="008C12A9">
        <w:rPr>
          <w:b/>
          <w:bCs/>
        </w:rPr>
        <w:t>TBC</w:t>
      </w:r>
      <w:bookmarkStart w:id="8" w:name="_GoBack"/>
      <w:bookmarkEnd w:id="8"/>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A3352C">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lastRenderedPageBreak/>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lastRenderedPageBreak/>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lastRenderedPageBreak/>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A3352C">
      <w:pPr>
        <w:autoSpaceDE w:val="0"/>
        <w:autoSpaceDN w:val="0"/>
        <w:adjustRightInd w:val="0"/>
        <w:spacing w:line="240" w:lineRule="auto"/>
        <w:ind w:left="640" w:hanging="640"/>
        <w:rPr>
          <w:rFonts w:ascii="Calibri" w:hAnsi="Calibri" w:cs="Calibri"/>
          <w:noProof/>
          <w:szCs w:val="24"/>
        </w:rPr>
      </w:pPr>
      <w:r w:rsidRPr="00A3352C">
        <w:rPr>
          <w:rFonts w:ascii="Calibri" w:hAnsi="Calibri" w:cs="Calibri"/>
          <w:noProof/>
          <w:szCs w:val="24"/>
        </w:rPr>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A3352C">
      <w:pPr>
        <w:autoSpaceDE w:val="0"/>
        <w:autoSpaceDN w:val="0"/>
        <w:adjustRightInd w:val="0"/>
        <w:spacing w:line="240" w:lineRule="auto"/>
        <w:ind w:left="640" w:hanging="640"/>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033F4CCF" w:rsidR="0009675C" w:rsidRPr="00EE7B19" w:rsidRDefault="00FE7C78" w:rsidP="001A4B23">
      <w:r>
        <w:fldChar w:fldCharType="end"/>
      </w: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23T14:02:00Z" w:initials="XJ">
    <w:p w14:paraId="5E1C95B6" w14:textId="285F98A4" w:rsidR="00576DD1" w:rsidRDefault="00576DD1" w:rsidP="00D86CA9">
      <w:pPr>
        <w:pStyle w:val="afd"/>
      </w:pPr>
      <w:r>
        <w:rPr>
          <w:rStyle w:val="afc"/>
        </w:rPr>
        <w:annotationRef/>
      </w:r>
      <w:r>
        <w:t xml:space="preserve">Modified based on the guideline: </w:t>
      </w:r>
      <w:r w:rsidR="005258F8">
        <w:t>100-</w:t>
      </w:r>
      <w:r>
        <w:t xml:space="preserve"> 150 words.</w:t>
      </w:r>
      <w:r w:rsidR="00D86CA9">
        <w:t xml:space="preserve"> </w:t>
      </w:r>
      <w:r w:rsidR="005258F8">
        <w:t xml:space="preserve">It is concise and clear now. </w:t>
      </w:r>
      <w:r w:rsidR="00D86CA9">
        <w:t xml:space="preserve"> </w:t>
      </w:r>
      <w:r>
        <w:t xml:space="preserve"> </w:t>
      </w:r>
    </w:p>
  </w:comment>
  <w:comment w:id="1" w:author="Xu, Jason" w:date="2020-03-19T09:48:00Z" w:initials="XJ">
    <w:p w14:paraId="14850D50" w14:textId="71AA28B4" w:rsidR="00576DD1" w:rsidRDefault="00576DD1">
      <w:pPr>
        <w:pStyle w:val="afd"/>
      </w:pPr>
      <w:r>
        <w:rPr>
          <w:rStyle w:val="afc"/>
        </w:rPr>
        <w:annotationRef/>
      </w:r>
      <w:r>
        <w:rPr>
          <w:rFonts w:hint="eastAsia"/>
        </w:rPr>
        <w:t>建议保留名词形式以和</w:t>
      </w:r>
      <w:r>
        <w:rPr>
          <w:rFonts w:hint="eastAsia"/>
        </w:rPr>
        <w:t>substituion</w:t>
      </w:r>
      <w:r>
        <w:t xml:space="preserve"> </w:t>
      </w:r>
      <w:r>
        <w:rPr>
          <w:rFonts w:hint="eastAsia"/>
        </w:rPr>
        <w:t>/</w:t>
      </w:r>
      <w:r>
        <w:t xml:space="preserve"> Fraudulent </w:t>
      </w:r>
      <w:r>
        <w:rPr>
          <w:rFonts w:hint="eastAsia"/>
        </w:rPr>
        <w:t>保持词性一致。</w:t>
      </w:r>
      <w:r>
        <w:rPr>
          <w:rFonts w:hint="eastAsia"/>
        </w:rPr>
        <w:t xml:space="preserve"> </w:t>
      </w:r>
    </w:p>
  </w:comment>
  <w:comment w:id="3" w:author="Xu, Jason" w:date="2020-03-19T14:00:00Z" w:initials="XJ">
    <w:p w14:paraId="34E7AD1F" w14:textId="0A839CED" w:rsidR="00576DD1" w:rsidRDefault="00576DD1">
      <w:pPr>
        <w:pStyle w:val="afd"/>
      </w:pPr>
      <w:r>
        <w:rPr>
          <w:rStyle w:val="afc"/>
        </w:rPr>
        <w:annotationRef/>
      </w:r>
      <w:r>
        <w:t xml:space="preserve">Deleted “Xx ml were injected” since it is not typically found in ICP-MS analysis. </w:t>
      </w:r>
    </w:p>
  </w:comment>
  <w:comment w:id="6" w:author="Xu, Jason" w:date="2020-03-23T15:31:00Z" w:initials="XJ">
    <w:p w14:paraId="4B97031A" w14:textId="60400768" w:rsidR="00576DD1" w:rsidRDefault="00576DD1">
      <w:pPr>
        <w:pStyle w:val="afd"/>
      </w:pPr>
      <w:r>
        <w:rPr>
          <w:rStyle w:val="afc"/>
        </w:rPr>
        <w:annotationRef/>
      </w:r>
      <w:r>
        <w:t xml:space="preserve">Is this the best place for the statement? Suggest delete if this can not fit in the context. </w:t>
      </w:r>
    </w:p>
  </w:comment>
  <w:comment w:id="7" w:author="Xu, Jason" w:date="2020-01-07T10:31:00Z" w:initials="XJ">
    <w:p w14:paraId="41A95819" w14:textId="52804D32" w:rsidR="00576DD1" w:rsidRDefault="00576DD1"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1C95B6" w15:done="0"/>
  <w15:commentEx w15:paraId="14850D50" w15:done="0"/>
  <w15:commentEx w15:paraId="34E7AD1F" w15:done="0"/>
  <w15:commentEx w15:paraId="4B97031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C95B6" w16cid:durableId="22233FF8"/>
  <w16cid:commentId w16cid:paraId="14850D50" w16cid:durableId="221DBE81"/>
  <w16cid:commentId w16cid:paraId="34E7AD1F" w16cid:durableId="221DF970"/>
  <w16cid:commentId w16cid:paraId="4B97031A" w16cid:durableId="222354D0"/>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9E649" w14:textId="77777777" w:rsidR="008F6155" w:rsidRDefault="008F6155" w:rsidP="00170E8C">
      <w:pPr>
        <w:spacing w:after="0" w:line="240" w:lineRule="auto"/>
      </w:pPr>
      <w:r>
        <w:separator/>
      </w:r>
    </w:p>
  </w:endnote>
  <w:endnote w:type="continuationSeparator" w:id="0">
    <w:p w14:paraId="0920CB14" w14:textId="77777777" w:rsidR="008F6155" w:rsidRDefault="008F6155" w:rsidP="00170E8C">
      <w:pPr>
        <w:spacing w:after="0" w:line="240" w:lineRule="auto"/>
      </w:pPr>
      <w:r>
        <w:continuationSeparator/>
      </w:r>
    </w:p>
  </w:endnote>
  <w:endnote w:type="continuationNotice" w:id="1">
    <w:p w14:paraId="1BCA41F9" w14:textId="77777777" w:rsidR="008F6155" w:rsidRDefault="008F61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576DD1" w:rsidRDefault="00576DD1">
    <w:pPr>
      <w:pStyle w:val="af7"/>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576DD1" w:rsidRPr="000412E9" w:rsidRDefault="00576DD1"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576DD1" w:rsidRPr="000412E9" w:rsidRDefault="00576DD1"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5A2B1" w14:textId="77777777" w:rsidR="008F6155" w:rsidRDefault="008F6155" w:rsidP="00170E8C">
      <w:pPr>
        <w:spacing w:after="0" w:line="240" w:lineRule="auto"/>
      </w:pPr>
      <w:r>
        <w:separator/>
      </w:r>
    </w:p>
  </w:footnote>
  <w:footnote w:type="continuationSeparator" w:id="0">
    <w:p w14:paraId="4CD07874" w14:textId="77777777" w:rsidR="008F6155" w:rsidRDefault="008F6155" w:rsidP="00170E8C">
      <w:pPr>
        <w:spacing w:after="0" w:line="240" w:lineRule="auto"/>
      </w:pPr>
      <w:r>
        <w:continuationSeparator/>
      </w:r>
    </w:p>
  </w:footnote>
  <w:footnote w:type="continuationNotice" w:id="1">
    <w:p w14:paraId="34D0F7DA" w14:textId="77777777" w:rsidR="008F6155" w:rsidRDefault="008F61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1"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3"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2"/>
  </w:num>
  <w:num w:numId="12">
    <w:abstractNumId w:val="4"/>
  </w:num>
  <w:num w:numId="13">
    <w:abstractNumId w:val="14"/>
  </w:num>
  <w:num w:numId="14">
    <w:abstractNumId w:val="11"/>
  </w:num>
  <w:num w:numId="15">
    <w:abstractNumId w:val="10"/>
  </w:num>
  <w:num w:numId="16">
    <w:abstractNumId w:val="0"/>
  </w:num>
  <w:num w:numId="17">
    <w:abstractNumId w:val="5"/>
  </w:num>
  <w:num w:numId="18">
    <w:abstractNumId w:val="1"/>
  </w:num>
  <w:num w:numId="19">
    <w:abstractNumId w:val="9"/>
  </w:num>
  <w:num w:numId="20">
    <w:abstractNumId w:val="7"/>
  </w:num>
  <w:num w:numId="21">
    <w:abstractNumId w:val="8"/>
  </w:num>
  <w:num w:numId="22">
    <w:abstractNumId w:val="16"/>
  </w:num>
  <w:num w:numId="23">
    <w:abstractNumId w:val="3"/>
  </w:num>
  <w:num w:numId="24">
    <w:abstractNumId w:val="13"/>
  </w:num>
  <w:num w:numId="25">
    <w:abstractNumId w:val="6"/>
  </w:num>
  <w:num w:numId="2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A68"/>
    <w:rsid w:val="00003B4E"/>
    <w:rsid w:val="000041D7"/>
    <w:rsid w:val="0000425B"/>
    <w:rsid w:val="000049C5"/>
    <w:rsid w:val="0000534C"/>
    <w:rsid w:val="0000553C"/>
    <w:rsid w:val="00005A73"/>
    <w:rsid w:val="00005D74"/>
    <w:rsid w:val="00005E4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2C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96B"/>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9C1"/>
    <w:rsid w:val="00107CA3"/>
    <w:rsid w:val="0011028E"/>
    <w:rsid w:val="00110301"/>
    <w:rsid w:val="00110A3B"/>
    <w:rsid w:val="00110BFF"/>
    <w:rsid w:val="00110C48"/>
    <w:rsid w:val="00111451"/>
    <w:rsid w:val="001119FB"/>
    <w:rsid w:val="00111B61"/>
    <w:rsid w:val="00111C09"/>
    <w:rsid w:val="00112075"/>
    <w:rsid w:val="00112079"/>
    <w:rsid w:val="00112088"/>
    <w:rsid w:val="00112358"/>
    <w:rsid w:val="001126CA"/>
    <w:rsid w:val="00112C37"/>
    <w:rsid w:val="001143CC"/>
    <w:rsid w:val="001145DF"/>
    <w:rsid w:val="001149FB"/>
    <w:rsid w:val="00114B8E"/>
    <w:rsid w:val="00115218"/>
    <w:rsid w:val="001156B4"/>
    <w:rsid w:val="00115AB9"/>
    <w:rsid w:val="0011621C"/>
    <w:rsid w:val="00116557"/>
    <w:rsid w:val="00116827"/>
    <w:rsid w:val="00116CA1"/>
    <w:rsid w:val="001170A8"/>
    <w:rsid w:val="00117189"/>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0CC3"/>
    <w:rsid w:val="00211A6E"/>
    <w:rsid w:val="00211BD4"/>
    <w:rsid w:val="0021242A"/>
    <w:rsid w:val="002127F3"/>
    <w:rsid w:val="00212AD0"/>
    <w:rsid w:val="00213202"/>
    <w:rsid w:val="0021332A"/>
    <w:rsid w:val="00214047"/>
    <w:rsid w:val="0021462A"/>
    <w:rsid w:val="00214C5A"/>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3036E"/>
    <w:rsid w:val="00330A6B"/>
    <w:rsid w:val="00330E25"/>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F8F"/>
    <w:rsid w:val="004E1490"/>
    <w:rsid w:val="004E1649"/>
    <w:rsid w:val="004E17F3"/>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5CC4"/>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973"/>
    <w:rsid w:val="00557E90"/>
    <w:rsid w:val="00560007"/>
    <w:rsid w:val="00560520"/>
    <w:rsid w:val="00560B43"/>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51AF"/>
    <w:rsid w:val="008C520B"/>
    <w:rsid w:val="008C53AB"/>
    <w:rsid w:val="008C5445"/>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62C7"/>
    <w:rsid w:val="00976BA2"/>
    <w:rsid w:val="00976C36"/>
    <w:rsid w:val="0097708E"/>
    <w:rsid w:val="0097738F"/>
    <w:rsid w:val="00977B4D"/>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8A"/>
    <w:rsid w:val="009D1BB0"/>
    <w:rsid w:val="009D23CA"/>
    <w:rsid w:val="009D271D"/>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1B7"/>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92"/>
    <w:rsid w:val="00A239D8"/>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5BD"/>
    <w:rsid w:val="00A82746"/>
    <w:rsid w:val="00A82963"/>
    <w:rsid w:val="00A82D1E"/>
    <w:rsid w:val="00A82D9E"/>
    <w:rsid w:val="00A8317C"/>
    <w:rsid w:val="00A831EE"/>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583"/>
    <w:rsid w:val="00BA272A"/>
    <w:rsid w:val="00BA280F"/>
    <w:rsid w:val="00BA287D"/>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4E8"/>
    <w:rsid w:val="00BD7946"/>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2DC"/>
    <w:rsid w:val="00EF4464"/>
    <w:rsid w:val="00EF44A3"/>
    <w:rsid w:val="00EF4515"/>
    <w:rsid w:val="00EF48EA"/>
    <w:rsid w:val="00EF4997"/>
    <w:rsid w:val="00EF4DBE"/>
    <w:rsid w:val="00EF5289"/>
    <w:rsid w:val="00EF53BA"/>
    <w:rsid w:val="00EF53CE"/>
    <w:rsid w:val="00EF5499"/>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85F"/>
    <w:rsid w:val="00F11965"/>
    <w:rsid w:val="00F12497"/>
    <w:rsid w:val="00F129EB"/>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07B4"/>
    <w:rsid w:val="00FB16DF"/>
    <w:rsid w:val="00FB1AF0"/>
    <w:rsid w:val="00FB1F21"/>
    <w:rsid w:val="00FB1F8F"/>
    <w:rsid w:val="00FB21AF"/>
    <w:rsid w:val="00FB2524"/>
    <w:rsid w:val="00FB2575"/>
    <w:rsid w:val="00FB38D6"/>
    <w:rsid w:val="00FB39E6"/>
    <w:rsid w:val="00FB4C94"/>
    <w:rsid w:val="00FB4EA7"/>
    <w:rsid w:val="00FB55CA"/>
    <w:rsid w:val="00FB5602"/>
    <w:rsid w:val="00FB5759"/>
    <w:rsid w:val="00FB5D0B"/>
    <w:rsid w:val="00FB60B5"/>
    <w:rsid w:val="00FB64B7"/>
    <w:rsid w:val="00FB6726"/>
    <w:rsid w:val="00FB67B5"/>
    <w:rsid w:val="00FB692C"/>
    <w:rsid w:val="00FB6A5E"/>
    <w:rsid w:val="00FB6DCF"/>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6DCF00-AA4C-42CC-AC38-5475DFBE7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9</Pages>
  <Words>20240</Words>
  <Characters>11537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139</cp:revision>
  <cp:lastPrinted>2020-01-14T05:59:00Z</cp:lastPrinted>
  <dcterms:created xsi:type="dcterms:W3CDTF">2020-03-23T06:07:00Z</dcterms:created>
  <dcterms:modified xsi:type="dcterms:W3CDTF">2020-03-2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